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0016914" w14:textId="77777777" w:rsidR="00EA68F3" w:rsidRPr="00EA68F3" w:rsidRDefault="00EA68F3" w:rsidP="00EA68F3">
      <w:pPr>
        <w:keepNext/>
        <w:keepLines/>
        <w:spacing w:line="480" w:lineRule="auto"/>
        <w:outlineLvl w:val="1"/>
        <w:rPr>
          <w:rFonts w:ascii="Times New Roman" w:eastAsia="等线" w:hAnsi="Times New Roman" w:cs="Times New Roman"/>
          <w:b/>
          <w:bCs/>
          <w:sz w:val="24"/>
          <w:szCs w:val="24"/>
        </w:rPr>
      </w:pPr>
      <w:r w:rsidRPr="00EA68F3">
        <w:rPr>
          <w:rFonts w:ascii="Times New Roman" w:eastAsia="等线" w:hAnsi="Times New Roman" w:cs="Times New Roman"/>
          <w:b/>
          <w:bCs/>
          <w:sz w:val="24"/>
          <w:szCs w:val="24"/>
        </w:rPr>
        <w:t xml:space="preserve">Table </w:t>
      </w:r>
      <w:r w:rsidRPr="00EA68F3">
        <w:rPr>
          <w:rFonts w:ascii="Times New Roman" w:eastAsia="等线" w:hAnsi="Times New Roman" w:cs="Times New Roman" w:hint="eastAsia"/>
          <w:b/>
          <w:bCs/>
          <w:sz w:val="24"/>
          <w:szCs w:val="24"/>
        </w:rPr>
        <w:t>S1</w:t>
      </w:r>
      <w:r w:rsidRPr="00EA68F3">
        <w:rPr>
          <w:rFonts w:ascii="Times New Roman" w:eastAsia="等线" w:hAnsi="Times New Roman" w:cs="Times New Roman"/>
          <w:b/>
          <w:bCs/>
          <w:sz w:val="24"/>
          <w:szCs w:val="24"/>
        </w:rPr>
        <w:t xml:space="preserve"> Primers used in this study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330"/>
        <w:gridCol w:w="5812"/>
      </w:tblGrid>
      <w:tr w:rsidR="00EA68F3" w:rsidRPr="00EA68F3" w14:paraId="5A6BF31F" w14:textId="77777777" w:rsidTr="001E17C9">
        <w:trPr>
          <w:trHeight w:val="276"/>
          <w:tblHeader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1290FB8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b/>
                <w:bCs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b/>
                <w:bCs/>
                <w:szCs w:val="21"/>
              </w:rPr>
              <w:t>Primers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F4CA53E" w14:textId="77777777" w:rsidR="00EA68F3" w:rsidRPr="00EA68F3" w:rsidRDefault="00EA68F3" w:rsidP="00EA68F3">
            <w:pPr>
              <w:widowControl/>
              <w:spacing w:line="360" w:lineRule="auto"/>
              <w:rPr>
                <w:rFonts w:ascii="Times New Roman" w:eastAsia="宋体" w:hAnsi="Times New Roman" w:cs="Times New Roman"/>
                <w:b/>
                <w:bCs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b/>
                <w:bCs/>
                <w:szCs w:val="21"/>
              </w:rPr>
              <w:t>Sequences</w:t>
            </w:r>
            <w:r w:rsidRPr="00EA68F3">
              <w:rPr>
                <w:rFonts w:ascii="Times New Roman" w:eastAsia="宋体" w:hAnsi="Times New Roman" w:cs="Times New Roman"/>
                <w:b/>
                <w:bCs/>
                <w:szCs w:val="21"/>
              </w:rPr>
              <w:t>（</w:t>
            </w:r>
            <w:r w:rsidRPr="00EA68F3">
              <w:rPr>
                <w:rFonts w:ascii="Times New Roman" w:eastAsia="宋体" w:hAnsi="Times New Roman" w:cs="Times New Roman"/>
                <w:b/>
                <w:bCs/>
                <w:szCs w:val="21"/>
              </w:rPr>
              <w:t>5</w:t>
            </w:r>
            <w:proofErr w:type="gramStart"/>
            <w:r w:rsidRPr="00EA68F3">
              <w:rPr>
                <w:rFonts w:ascii="Times New Roman" w:eastAsia="宋体" w:hAnsi="Times New Roman" w:cs="Times New Roman"/>
                <w:b/>
                <w:bCs/>
                <w:szCs w:val="21"/>
              </w:rPr>
              <w:t>’</w:t>
            </w:r>
            <w:proofErr w:type="gramEnd"/>
            <w:r w:rsidRPr="00EA68F3">
              <w:rPr>
                <w:rFonts w:ascii="Times New Roman" w:eastAsia="宋体" w:hAnsi="Times New Roman" w:cs="Times New Roman"/>
                <w:b/>
                <w:bCs/>
                <w:szCs w:val="21"/>
              </w:rPr>
              <w:t>-3</w:t>
            </w:r>
            <w:proofErr w:type="gramStart"/>
            <w:r w:rsidRPr="00EA68F3">
              <w:rPr>
                <w:rFonts w:ascii="Times New Roman" w:eastAsia="宋体" w:hAnsi="Times New Roman" w:cs="Times New Roman"/>
                <w:b/>
                <w:bCs/>
                <w:szCs w:val="21"/>
              </w:rPr>
              <w:t>’</w:t>
            </w:r>
            <w:proofErr w:type="gramEnd"/>
            <w:r w:rsidRPr="00EA68F3">
              <w:rPr>
                <w:rFonts w:ascii="Times New Roman" w:eastAsia="宋体" w:hAnsi="Times New Roman" w:cs="Times New Roman"/>
                <w:b/>
                <w:bCs/>
                <w:szCs w:val="21"/>
              </w:rPr>
              <w:t>）</w:t>
            </w:r>
          </w:p>
        </w:tc>
      </w:tr>
      <w:tr w:rsidR="00EA68F3" w:rsidRPr="00EA68F3" w14:paraId="3EA00FE8" w14:textId="77777777" w:rsidTr="001E17C9">
        <w:trPr>
          <w:trHeight w:val="276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A5AC90F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SUMO P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7E0300D" w14:textId="77777777" w:rsidR="00EA68F3" w:rsidRPr="00EA68F3" w:rsidRDefault="00EA68F3" w:rsidP="00EA68F3">
            <w:pPr>
              <w:widowControl/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TAAGAAGGAGATATA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CCATGG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GTTCGGACTCAGAAG</w:t>
            </w:r>
          </w:p>
        </w:tc>
      </w:tr>
      <w:tr w:rsidR="00EA68F3" w:rsidRPr="00EA68F3" w14:paraId="3BA43190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1D8EFF11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SUMO P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1DBE31B" w14:textId="77777777" w:rsidR="00EA68F3" w:rsidRPr="00EA68F3" w:rsidRDefault="00EA68F3" w:rsidP="00EA68F3">
            <w:pPr>
              <w:widowControl/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TGGCGGACCACC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GGTACC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ACCACCAATCTGTTCTCTG</w:t>
            </w:r>
          </w:p>
        </w:tc>
      </w:tr>
      <w:tr w:rsidR="00EA68F3" w:rsidRPr="00EA68F3" w14:paraId="252E9641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250E4857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SUMO P3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FFA0214" w14:textId="77777777" w:rsidR="00EA68F3" w:rsidRPr="00EA68F3" w:rsidRDefault="00EA68F3" w:rsidP="00EA68F3">
            <w:pPr>
              <w:widowControl/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GAAATACAGGTTTTCACCGCCTGGCGGACCACCGG</w:t>
            </w:r>
          </w:p>
        </w:tc>
      </w:tr>
      <w:tr w:rsidR="00EA68F3" w:rsidRPr="00EA68F3" w14:paraId="00C95BA6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0746FF0D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SUMO P4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9B35B7B" w14:textId="77777777" w:rsidR="00EA68F3" w:rsidRPr="00EA68F3" w:rsidRDefault="00EA68F3" w:rsidP="00EA68F3">
            <w:pPr>
              <w:widowControl/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GTGGTGGTGGTGGTGGCCCTGGAAATACAGGTTTTC</w:t>
            </w:r>
          </w:p>
        </w:tc>
      </w:tr>
      <w:tr w:rsidR="00EA68F3" w:rsidRPr="00EA68F3" w14:paraId="4753E7D5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47CD9A3D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SUMO P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5A2F313" w14:textId="77777777" w:rsidR="00EA68F3" w:rsidRPr="00EA68F3" w:rsidRDefault="00EA68F3" w:rsidP="00EA68F3">
            <w:pPr>
              <w:widowControl/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GGATCCCATATGGTGGTGGTGGTGGTGGTGGCC</w:t>
            </w:r>
          </w:p>
        </w:tc>
      </w:tr>
      <w:tr w:rsidR="00EA68F3" w:rsidRPr="00EA68F3" w14:paraId="0148AC01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78F1BE9A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SUMO P6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D2A0D2F" w14:textId="77777777" w:rsidR="00EA68F3" w:rsidRPr="00EA68F3" w:rsidRDefault="00EA68F3" w:rsidP="00EA68F3">
            <w:pPr>
              <w:widowControl/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GGAGCTCGAATTCGGATCCCATATGGTGGTGGTGG</w:t>
            </w:r>
          </w:p>
        </w:tc>
      </w:tr>
      <w:tr w:rsidR="00EA68F3" w:rsidRPr="00EA68F3" w14:paraId="12267CA6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5BFB5371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宋体" w:hAnsi="Times New Roman" w:cs="Times New Roman"/>
                <w:szCs w:val="21"/>
              </w:rPr>
              <w:t>SmbP</w:t>
            </w:r>
            <w:proofErr w:type="spellEnd"/>
            <w:r w:rsidRPr="00EA68F3">
              <w:rPr>
                <w:rFonts w:ascii="Times New Roman" w:eastAsia="宋体" w:hAnsi="Times New Roman" w:cs="Times New Roman"/>
                <w:szCs w:val="21"/>
              </w:rPr>
              <w:t xml:space="preserve"> P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3BCEEEB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TAAGAAGGAGATATA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CCATGG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GTAGCGGACATACTGCT</w:t>
            </w:r>
          </w:p>
        </w:tc>
      </w:tr>
      <w:tr w:rsidR="00EA68F3" w:rsidRPr="00EA68F3" w14:paraId="7309E310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6988A686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宋体" w:hAnsi="Times New Roman" w:cs="Times New Roman"/>
                <w:szCs w:val="21"/>
              </w:rPr>
              <w:t>SmbP</w:t>
            </w:r>
            <w:proofErr w:type="spellEnd"/>
            <w:r w:rsidRPr="00EA68F3">
              <w:rPr>
                <w:rFonts w:ascii="Times New Roman" w:eastAsia="宋体" w:hAnsi="Times New Roman" w:cs="Times New Roman"/>
                <w:szCs w:val="21"/>
              </w:rPr>
              <w:t xml:space="preserve"> P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A6941B0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CTGGCGGACCACC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GGTACC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GTGCGATTTATGTTC</w:t>
            </w:r>
          </w:p>
        </w:tc>
      </w:tr>
      <w:tr w:rsidR="00EA68F3" w:rsidRPr="00EA68F3" w14:paraId="3C18067C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5D58CCC1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GB1 P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2B3F057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TAAGAAGGAGATATA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CCATGG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GTACTTACAAATTAATCC</w:t>
            </w:r>
          </w:p>
        </w:tc>
      </w:tr>
      <w:tr w:rsidR="00EA68F3" w:rsidRPr="00EA68F3" w14:paraId="763A79BF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00BD8477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GB1 P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18F6C4D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CTGGCGGACCACC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GGTACC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TTCAGTAACTGTAAAGGTC</w:t>
            </w:r>
          </w:p>
        </w:tc>
      </w:tr>
      <w:tr w:rsidR="00EA68F3" w:rsidRPr="00EA68F3" w14:paraId="7AF80961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3C5D8D6E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Fh8 P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C079BFC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TAAGAAGGAGATATA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CCATGG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GTCCTAGTGTTCAAGAGG</w:t>
            </w:r>
          </w:p>
        </w:tc>
      </w:tr>
      <w:tr w:rsidR="00EA68F3" w:rsidRPr="00EA68F3" w14:paraId="403823A8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188CD1BD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Fh8 P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D57111B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CTGGCGGACCACC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GGTACC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TGATGACAAAATCGAAACG</w:t>
            </w:r>
          </w:p>
        </w:tc>
      </w:tr>
      <w:tr w:rsidR="00EA68F3" w:rsidRPr="00EA68F3" w14:paraId="55E13AA7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44BCBEC5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LD P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7EF6422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ATG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CCATGG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GTATGGCTATCGAAATCAAAGTAC</w:t>
            </w:r>
          </w:p>
        </w:tc>
      </w:tr>
      <w:tr w:rsidR="00EA68F3" w:rsidRPr="00EA68F3" w14:paraId="2CE4A355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3C93EB64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LD P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1BA2330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GG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GGTACC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CGCAGGAGCTGCCGCAGGCGC</w:t>
            </w:r>
          </w:p>
        </w:tc>
      </w:tr>
      <w:tr w:rsidR="00EA68F3" w:rsidRPr="00EA68F3" w14:paraId="10D41B3F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5A5AC4E0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ACP P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73FACC6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ATG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CCATGG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GTATGGTGAGCACTATCGAAG</w:t>
            </w:r>
          </w:p>
        </w:tc>
      </w:tr>
      <w:tr w:rsidR="00EA68F3" w:rsidRPr="00EA68F3" w14:paraId="5E6CB163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34260845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ACP P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2180460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GG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GGTACC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CGCCTGGTGGCCGTTGATG</w:t>
            </w:r>
          </w:p>
        </w:tc>
      </w:tr>
      <w:tr w:rsidR="00EA68F3" w:rsidRPr="00EA68F3" w14:paraId="70DF78FF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0ADE0CFE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宋体" w:hAnsi="Times New Roman" w:cs="Times New Roman"/>
                <w:szCs w:val="21"/>
              </w:rPr>
              <w:t>TolA</w:t>
            </w:r>
            <w:proofErr w:type="spellEnd"/>
            <w:r w:rsidRPr="00EA68F3">
              <w:rPr>
                <w:rFonts w:ascii="Times New Roman" w:eastAsia="宋体" w:hAnsi="Times New Roman" w:cs="Times New Roman"/>
                <w:szCs w:val="21"/>
              </w:rPr>
              <w:t xml:space="preserve"> P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3A52094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ATG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CCATGG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GTAGCAGCAACAATGGCGCATC</w:t>
            </w:r>
          </w:p>
        </w:tc>
      </w:tr>
      <w:tr w:rsidR="00EA68F3" w:rsidRPr="00EA68F3" w14:paraId="2AD2BB82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4831C76C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宋体" w:hAnsi="Times New Roman" w:cs="Times New Roman"/>
                <w:szCs w:val="21"/>
              </w:rPr>
              <w:t>TolA</w:t>
            </w:r>
            <w:proofErr w:type="spellEnd"/>
            <w:r w:rsidRPr="00EA68F3">
              <w:rPr>
                <w:rFonts w:ascii="Times New Roman" w:eastAsia="宋体" w:hAnsi="Times New Roman" w:cs="Times New Roman"/>
                <w:szCs w:val="21"/>
              </w:rPr>
              <w:t xml:space="preserve"> P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8BC4C95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GG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GGTACC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CGGTTTGAAGTCCAATGGCG</w:t>
            </w:r>
          </w:p>
        </w:tc>
      </w:tr>
      <w:tr w:rsidR="00EA68F3" w:rsidRPr="00EA68F3" w14:paraId="74F4764F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717039B9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宋体" w:hAnsi="Times New Roman" w:cs="Times New Roman"/>
                <w:szCs w:val="21"/>
              </w:rPr>
              <w:t>TrxA</w:t>
            </w:r>
            <w:proofErr w:type="spellEnd"/>
            <w:r w:rsidRPr="00EA68F3">
              <w:rPr>
                <w:rFonts w:ascii="Times New Roman" w:eastAsia="宋体" w:hAnsi="Times New Roman" w:cs="Times New Roman"/>
                <w:szCs w:val="21"/>
              </w:rPr>
              <w:t xml:space="preserve"> P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96363B1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ATG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CCATGG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TGAGCGATAAAATTATTCACC</w:t>
            </w:r>
          </w:p>
        </w:tc>
      </w:tr>
      <w:tr w:rsidR="00EA68F3" w:rsidRPr="00EA68F3" w14:paraId="4FFEAD6A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616B9C06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宋体" w:hAnsi="Times New Roman" w:cs="Times New Roman"/>
                <w:szCs w:val="21"/>
              </w:rPr>
              <w:t>TrxA</w:t>
            </w:r>
            <w:proofErr w:type="spellEnd"/>
            <w:r w:rsidRPr="00EA68F3">
              <w:rPr>
                <w:rFonts w:ascii="Times New Roman" w:eastAsia="宋体" w:hAnsi="Times New Roman" w:cs="Times New Roman"/>
                <w:szCs w:val="21"/>
              </w:rPr>
              <w:t xml:space="preserve"> P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84D7E99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GG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GGTACC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GGCCAGGTTAGCGTCGAGG</w:t>
            </w:r>
          </w:p>
        </w:tc>
      </w:tr>
      <w:tr w:rsidR="00EA68F3" w:rsidRPr="00EA68F3" w14:paraId="417CF939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784FA2D5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BCCP P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226B1BA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ATG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CCATGG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TGGAAGCGCCAGCAGCAG</w:t>
            </w:r>
          </w:p>
        </w:tc>
      </w:tr>
      <w:tr w:rsidR="00EA68F3" w:rsidRPr="00EA68F3" w14:paraId="3AB4400A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7271D293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BCCP P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3A84D90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CTGGCGGACCACC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GGTACC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CTCGATGACGACCAGCGG</w:t>
            </w:r>
          </w:p>
        </w:tc>
      </w:tr>
      <w:tr w:rsidR="00EA68F3" w:rsidRPr="00EA68F3" w14:paraId="0BD32D85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30099859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宋体" w:hAnsi="Times New Roman" w:cs="Times New Roman"/>
                <w:szCs w:val="21"/>
              </w:rPr>
              <w:t>eGFP</w:t>
            </w:r>
            <w:proofErr w:type="spellEnd"/>
            <w:r w:rsidRPr="00EA68F3">
              <w:rPr>
                <w:rFonts w:ascii="Times New Roman" w:eastAsia="宋体" w:hAnsi="Times New Roman" w:cs="Times New Roman"/>
                <w:szCs w:val="21"/>
              </w:rPr>
              <w:t xml:space="preserve"> P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B266A91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GC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CATATG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GTGAGCAAGGGCGAGGAG</w:t>
            </w:r>
          </w:p>
        </w:tc>
      </w:tr>
      <w:tr w:rsidR="00EA68F3" w:rsidRPr="00EA68F3" w14:paraId="0AC0CE36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3F861012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宋体" w:hAnsi="Times New Roman" w:cs="Times New Roman"/>
                <w:szCs w:val="21"/>
              </w:rPr>
              <w:t>eGFP</w:t>
            </w:r>
            <w:proofErr w:type="spellEnd"/>
            <w:r w:rsidRPr="00EA68F3">
              <w:rPr>
                <w:rFonts w:ascii="Times New Roman" w:eastAsia="宋体" w:hAnsi="Times New Roman" w:cs="Times New Roman"/>
                <w:szCs w:val="21"/>
              </w:rPr>
              <w:t xml:space="preserve"> P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5236AB1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CC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AAGCTT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CTTGTACAGCTCGTCCATG</w:t>
            </w:r>
          </w:p>
        </w:tc>
      </w:tr>
      <w:tr w:rsidR="00EA68F3" w:rsidRPr="00EA68F3" w14:paraId="62FE705E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21B3B327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宋体" w:hAnsi="Times New Roman" w:cs="Times New Roman"/>
                <w:i/>
                <w:iCs/>
                <w:szCs w:val="21"/>
              </w:rPr>
              <w:t>Ec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FabG</w:t>
            </w:r>
            <w:proofErr w:type="spellEnd"/>
            <w:r w:rsidRPr="00EA68F3">
              <w:rPr>
                <w:rFonts w:ascii="Times New Roman" w:eastAsia="宋体" w:hAnsi="Times New Roman" w:cs="Times New Roman"/>
                <w:szCs w:val="21"/>
              </w:rPr>
              <w:t xml:space="preserve"> P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5ECA83A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GC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CATATG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AATTTTGAAGGAAAAATCGCACTGG</w:t>
            </w:r>
          </w:p>
        </w:tc>
      </w:tr>
      <w:tr w:rsidR="00EA68F3" w:rsidRPr="00EA68F3" w14:paraId="398AB4AD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5629A1EF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宋体" w:hAnsi="Times New Roman" w:cs="Times New Roman"/>
                <w:i/>
                <w:iCs/>
                <w:szCs w:val="21"/>
              </w:rPr>
              <w:t>Ec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FabG</w:t>
            </w:r>
            <w:proofErr w:type="spellEnd"/>
            <w:r w:rsidRPr="00EA68F3">
              <w:rPr>
                <w:rFonts w:ascii="Times New Roman" w:eastAsia="宋体" w:hAnsi="Times New Roman" w:cs="Times New Roman"/>
                <w:szCs w:val="21"/>
              </w:rPr>
              <w:t xml:space="preserve"> P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6363B39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CC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AAGCTT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GACCATGTACATCCCGCC</w:t>
            </w:r>
          </w:p>
        </w:tc>
      </w:tr>
      <w:tr w:rsidR="00EA68F3" w:rsidRPr="00EA68F3" w14:paraId="08BBA9CC" w14:textId="77777777" w:rsidTr="001E17C9">
        <w:trPr>
          <w:trHeight w:val="276"/>
        </w:trPr>
        <w:tc>
          <w:tcPr>
            <w:tcW w:w="0" w:type="auto"/>
            <w:shd w:val="clear" w:color="auto" w:fill="auto"/>
            <w:noWrap/>
            <w:vAlign w:val="center"/>
          </w:tcPr>
          <w:p w14:paraId="194228D1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i/>
                <w:iCs/>
                <w:szCs w:val="21"/>
              </w:rPr>
              <w:t>Xcc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XanA2 F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A2496D8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GC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CATATG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GTGTGCCAAGCGCTCCATGCTT</w:t>
            </w:r>
          </w:p>
        </w:tc>
      </w:tr>
      <w:tr w:rsidR="00EA68F3" w:rsidRPr="00EA68F3" w14:paraId="789A3147" w14:textId="77777777" w:rsidTr="001E17C9">
        <w:trPr>
          <w:trHeight w:val="187"/>
        </w:trPr>
        <w:tc>
          <w:tcPr>
            <w:tcW w:w="0" w:type="auto"/>
            <w:shd w:val="clear" w:color="auto" w:fill="auto"/>
            <w:noWrap/>
            <w:vAlign w:val="center"/>
          </w:tcPr>
          <w:p w14:paraId="226DBBF8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i/>
                <w:iCs/>
                <w:szCs w:val="21"/>
              </w:rPr>
              <w:lastRenderedPageBreak/>
              <w:t>Xcc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XanA2 R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6D0F029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CC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AAGCTT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GCTACTGAGCAACCCCAACAC</w:t>
            </w:r>
          </w:p>
        </w:tc>
      </w:tr>
      <w:tr w:rsidR="00EA68F3" w:rsidRPr="00EA68F3" w14:paraId="6AC9AC2A" w14:textId="77777777" w:rsidTr="001E17C9">
        <w:trPr>
          <w:trHeight w:val="207"/>
        </w:trPr>
        <w:tc>
          <w:tcPr>
            <w:tcW w:w="0" w:type="auto"/>
            <w:shd w:val="clear" w:color="auto" w:fill="auto"/>
            <w:noWrap/>
            <w:vAlign w:val="center"/>
          </w:tcPr>
          <w:p w14:paraId="4E616F92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宋体" w:hAnsi="Times New Roman" w:cs="Times New Roman"/>
                <w:i/>
                <w:iCs/>
                <w:szCs w:val="21"/>
              </w:rPr>
              <w:t>Xcc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XanL</w:t>
            </w:r>
            <w:proofErr w:type="spellEnd"/>
            <w:r w:rsidRPr="00EA68F3">
              <w:rPr>
                <w:rFonts w:ascii="Times New Roman" w:eastAsia="宋体" w:hAnsi="Times New Roman" w:cs="Times New Roman"/>
                <w:szCs w:val="21"/>
              </w:rPr>
              <w:t xml:space="preserve"> F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B021AC5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GC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CATATG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TTGACGGCCACCATCGAAGG</w:t>
            </w:r>
          </w:p>
        </w:tc>
      </w:tr>
      <w:tr w:rsidR="00EA68F3" w:rsidRPr="00EA68F3" w14:paraId="294ABDBB" w14:textId="77777777" w:rsidTr="001E17C9">
        <w:trPr>
          <w:trHeight w:val="276"/>
        </w:trPr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55DEB4BA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宋体" w:hAnsi="Times New Roman" w:cs="Times New Roman"/>
                <w:i/>
                <w:iCs/>
                <w:szCs w:val="21"/>
              </w:rPr>
              <w:t>Xcc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XanL</w:t>
            </w:r>
            <w:proofErr w:type="spellEnd"/>
            <w:r w:rsidRPr="00EA68F3">
              <w:rPr>
                <w:rFonts w:ascii="Times New Roman" w:eastAsia="宋体" w:hAnsi="Times New Roman" w:cs="Times New Roman"/>
                <w:szCs w:val="21"/>
              </w:rPr>
              <w:t xml:space="preserve"> R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5BC82BF2" w14:textId="77777777" w:rsidR="00EA68F3" w:rsidRPr="00EA68F3" w:rsidRDefault="00EA68F3" w:rsidP="00EA68F3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EA68F3">
              <w:rPr>
                <w:rFonts w:ascii="Times New Roman" w:eastAsia="宋体" w:hAnsi="Times New Roman" w:cs="Times New Roman"/>
                <w:szCs w:val="21"/>
              </w:rPr>
              <w:t>CCC</w:t>
            </w:r>
            <w:r w:rsidRPr="00EA68F3">
              <w:rPr>
                <w:rFonts w:ascii="Times New Roman" w:eastAsia="宋体" w:hAnsi="Times New Roman" w:cs="Times New Roman"/>
                <w:szCs w:val="21"/>
                <w:u w:val="single"/>
              </w:rPr>
              <w:t>AAGCTT</w:t>
            </w:r>
            <w:r w:rsidRPr="00EA68F3">
              <w:rPr>
                <w:rFonts w:ascii="Times New Roman" w:eastAsia="宋体" w:hAnsi="Times New Roman" w:cs="Times New Roman"/>
                <w:szCs w:val="21"/>
              </w:rPr>
              <w:t>TGGCTGCACCTCCACCTGC</w:t>
            </w:r>
          </w:p>
        </w:tc>
      </w:tr>
    </w:tbl>
    <w:p w14:paraId="4B420E7B" w14:textId="77777777" w:rsidR="00EA68F3" w:rsidRDefault="00EA68F3">
      <w:pPr>
        <w:widowControl/>
        <w:jc w:val="left"/>
        <w:rPr>
          <w:rFonts w:ascii="Times New Roman" w:eastAsia="等线" w:hAnsi="Times New Roman" w:cs="Times New Roman"/>
          <w:b/>
          <w:bCs/>
          <w:sz w:val="24"/>
          <w:szCs w:val="24"/>
        </w:rPr>
      </w:pPr>
      <w:r>
        <w:rPr>
          <w:rFonts w:ascii="Times New Roman" w:eastAsia="等线" w:hAnsi="Times New Roman" w:cs="Times New Roman"/>
          <w:b/>
          <w:bCs/>
          <w:sz w:val="24"/>
          <w:szCs w:val="24"/>
        </w:rPr>
        <w:br w:type="page"/>
      </w:r>
    </w:p>
    <w:p w14:paraId="3C528845" w14:textId="0C704CE1" w:rsidR="00EA68F3" w:rsidRPr="00EA68F3" w:rsidRDefault="00EA68F3" w:rsidP="00EA68F3">
      <w:pPr>
        <w:keepNext/>
        <w:keepLines/>
        <w:spacing w:line="480" w:lineRule="auto"/>
        <w:outlineLvl w:val="1"/>
        <w:rPr>
          <w:rFonts w:ascii="Times New Roman" w:eastAsia="等线" w:hAnsi="Times New Roman" w:cs="Times New Roman"/>
          <w:b/>
          <w:bCs/>
          <w:sz w:val="24"/>
          <w:szCs w:val="24"/>
        </w:rPr>
      </w:pPr>
      <w:r w:rsidRPr="00EA68F3">
        <w:rPr>
          <w:rFonts w:ascii="Times New Roman" w:eastAsia="等线" w:hAnsi="Times New Roman" w:cs="Times New Roman"/>
          <w:b/>
          <w:bCs/>
          <w:sz w:val="24"/>
          <w:szCs w:val="24"/>
        </w:rPr>
        <w:lastRenderedPageBreak/>
        <w:t>T</w:t>
      </w:r>
      <w:r w:rsidRPr="00EA68F3">
        <w:rPr>
          <w:rFonts w:ascii="Times New Roman" w:eastAsia="等线" w:hAnsi="Times New Roman" w:cs="Times New Roman" w:hint="eastAsia"/>
          <w:b/>
          <w:bCs/>
          <w:sz w:val="24"/>
          <w:szCs w:val="24"/>
        </w:rPr>
        <w:t>able</w:t>
      </w:r>
      <w:r w:rsidRPr="00EA68F3">
        <w:rPr>
          <w:rFonts w:ascii="Times New Roman" w:eastAsia="等线" w:hAnsi="Times New Roman" w:cs="Times New Roman"/>
          <w:b/>
          <w:bCs/>
          <w:sz w:val="24"/>
          <w:szCs w:val="24"/>
        </w:rPr>
        <w:t xml:space="preserve"> </w:t>
      </w:r>
      <w:r w:rsidRPr="00EA68F3">
        <w:rPr>
          <w:rFonts w:ascii="Times New Roman" w:eastAsia="等线" w:hAnsi="Times New Roman" w:cs="Times New Roman" w:hint="eastAsia"/>
          <w:b/>
          <w:bCs/>
          <w:sz w:val="24"/>
          <w:szCs w:val="24"/>
        </w:rPr>
        <w:t>S</w:t>
      </w:r>
      <w:r w:rsidRPr="00EA68F3">
        <w:rPr>
          <w:rFonts w:ascii="Times New Roman" w:eastAsia="等线" w:hAnsi="Times New Roman" w:cs="Times New Roman"/>
          <w:b/>
          <w:bCs/>
          <w:sz w:val="24"/>
          <w:szCs w:val="24"/>
        </w:rPr>
        <w:t>2</w:t>
      </w:r>
      <w:r w:rsidRPr="00EA68F3">
        <w:rPr>
          <w:rFonts w:ascii="Times New Roman" w:eastAsia="等线" w:hAnsi="Times New Roman" w:cs="Times New Roman" w:hint="eastAsia"/>
          <w:b/>
          <w:bCs/>
          <w:sz w:val="24"/>
          <w:szCs w:val="24"/>
        </w:rPr>
        <w:t xml:space="preserve"> </w:t>
      </w:r>
      <w:r w:rsidRPr="00EA68F3">
        <w:rPr>
          <w:rFonts w:ascii="Times New Roman" w:eastAsia="等线" w:hAnsi="Times New Roman" w:cs="Times New Roman"/>
          <w:b/>
          <w:bCs/>
          <w:sz w:val="24"/>
          <w:szCs w:val="24"/>
        </w:rPr>
        <w:t>Bacterial strains and plasmids used in this study</w:t>
      </w:r>
    </w:p>
    <w:tbl>
      <w:tblPr>
        <w:tblStyle w:val="21"/>
        <w:tblpPr w:leftFromText="180" w:rightFromText="180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2127"/>
        <w:gridCol w:w="4394"/>
        <w:gridCol w:w="1701"/>
      </w:tblGrid>
      <w:tr w:rsidR="00EA68F3" w:rsidRPr="00EA68F3" w14:paraId="7C2075B7" w14:textId="77777777" w:rsidTr="001E17C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single" w:sz="12" w:space="0" w:color="auto"/>
              <w:bottom w:val="single" w:sz="6" w:space="0" w:color="auto"/>
            </w:tcBorders>
          </w:tcPr>
          <w:p w14:paraId="45429DED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Strains or plasmids</w:t>
            </w:r>
          </w:p>
        </w:tc>
        <w:tc>
          <w:tcPr>
            <w:tcW w:w="4394" w:type="dxa"/>
            <w:tcBorders>
              <w:top w:val="single" w:sz="12" w:space="0" w:color="auto"/>
              <w:bottom w:val="single" w:sz="6" w:space="0" w:color="auto"/>
            </w:tcBorders>
          </w:tcPr>
          <w:p w14:paraId="27B1654A" w14:textId="77777777" w:rsidR="00EA68F3" w:rsidRPr="00EA68F3" w:rsidRDefault="00EA68F3" w:rsidP="00EA68F3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Genotype or description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6" w:space="0" w:color="auto"/>
            </w:tcBorders>
          </w:tcPr>
          <w:p w14:paraId="5B8799B4" w14:textId="77777777" w:rsidR="00EA68F3" w:rsidRPr="00EA68F3" w:rsidRDefault="00EA68F3" w:rsidP="00EA68F3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Source or reference</w:t>
            </w:r>
          </w:p>
        </w:tc>
      </w:tr>
      <w:tr w:rsidR="00EA68F3" w:rsidRPr="00EA68F3" w14:paraId="333D6611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single" w:sz="6" w:space="0" w:color="auto"/>
              <w:bottom w:val="nil"/>
            </w:tcBorders>
          </w:tcPr>
          <w:p w14:paraId="0450D9D5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Strains</w:t>
            </w:r>
          </w:p>
        </w:tc>
        <w:tc>
          <w:tcPr>
            <w:tcW w:w="4394" w:type="dxa"/>
            <w:tcBorders>
              <w:top w:val="single" w:sz="6" w:space="0" w:color="auto"/>
              <w:bottom w:val="nil"/>
            </w:tcBorders>
          </w:tcPr>
          <w:p w14:paraId="2CC166AB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/>
                <w:szCs w:val="21"/>
              </w:rPr>
            </w:pPr>
          </w:p>
        </w:tc>
        <w:tc>
          <w:tcPr>
            <w:tcW w:w="1701" w:type="dxa"/>
            <w:tcBorders>
              <w:top w:val="single" w:sz="6" w:space="0" w:color="auto"/>
              <w:bottom w:val="nil"/>
            </w:tcBorders>
          </w:tcPr>
          <w:p w14:paraId="128C80FF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/>
                <w:szCs w:val="21"/>
              </w:rPr>
            </w:pPr>
          </w:p>
        </w:tc>
      </w:tr>
      <w:tr w:rsidR="00EA68F3" w:rsidRPr="00EA68F3" w14:paraId="4F5C2D72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55817331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D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H5α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622CF08C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F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-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deo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ndA1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gyrA96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hsdR17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(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r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bscript"/>
              </w:rPr>
              <w:t>K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-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bscript"/>
              </w:rPr>
              <w:t>K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+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) 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recA1 relA1 supE44 thi-1 Δ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(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lacZYA-</w:t>
            </w:r>
            <w:proofErr w:type="gram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argF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>)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U</w:t>
            </w:r>
            <w:proofErr w:type="gramEnd"/>
            <w:r w:rsidRPr="00EA68F3">
              <w:rPr>
                <w:rFonts w:ascii="Times New Roman" w:eastAsia="等线" w:hAnsi="Times New Roman" w:cs="Times New Roman"/>
                <w:szCs w:val="21"/>
              </w:rPr>
              <w:t>169(φ80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lacZ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ΔM15)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1150B37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Laboratory stock</w:t>
            </w:r>
          </w:p>
        </w:tc>
      </w:tr>
      <w:tr w:rsidR="00EA68F3" w:rsidRPr="00EA68F3" w14:paraId="3FFBCFC8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1E4860FB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B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L21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59BD4C9B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F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  <w:vertAlign w:val="superscript"/>
              </w:rPr>
              <w:t xml:space="preserve">-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dcm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ompT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hsdS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>(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r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bscript"/>
              </w:rPr>
              <w:t>B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-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bscript"/>
              </w:rPr>
              <w:t>B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-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) 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gal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(λDE3)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4E30C4D4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Laboratory stock</w:t>
            </w:r>
          </w:p>
        </w:tc>
      </w:tr>
      <w:tr w:rsidR="00EA68F3" w:rsidRPr="00EA68F3" w14:paraId="6FDF126F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3A5F1289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lasmids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6C56D44E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/>
                <w:szCs w:val="21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5A1B9990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/>
                <w:szCs w:val="21"/>
              </w:rPr>
            </w:pPr>
          </w:p>
        </w:tc>
      </w:tr>
      <w:tr w:rsidR="00EA68F3" w:rsidRPr="00EA68F3" w14:paraId="74C30597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5BD32675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ET-28b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4E773357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>, T7 promoter-based expression vector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4DF96C78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Laboratory stock</w:t>
            </w:r>
          </w:p>
        </w:tc>
      </w:tr>
      <w:tr w:rsidR="00EA68F3" w:rsidRPr="00EA68F3" w14:paraId="25B726E4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78BA756D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p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S331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2437D54E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A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mp</w:t>
            </w:r>
            <w:r w:rsidRPr="00EA68F3">
              <w:rPr>
                <w:rFonts w:ascii="Times New Roman" w:eastAsia="等线" w:hAnsi="Times New Roman" w:cs="Times New Roman" w:hint="eastAsia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>,</w:t>
            </w:r>
            <w:r w:rsidRPr="00EA68F3">
              <w:rPr>
                <w:rFonts w:ascii="等线" w:eastAsia="等线" w:hAnsi="等线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Ptac-85 promoter-based expression vector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aceF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subgenes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(LD gene)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0CFECACF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Laboratory stock</w:t>
            </w:r>
          </w:p>
        </w:tc>
      </w:tr>
      <w:tr w:rsidR="00EA68F3" w:rsidRPr="00EA68F3" w14:paraId="3315D215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7E5BBB70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UMO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2032A3E3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>, T7 promoter-based expression vector with C-terminal SUMO tag, two His tags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,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TEV protease cleavage site between the SUMO tag and the MCS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51C5FA07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60FFD445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67294CEA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p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NLD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36788C51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SUMO tag of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UMO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was replaced with LD tag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49ABDB10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This study</w:t>
            </w:r>
          </w:p>
        </w:tc>
      </w:tr>
      <w:tr w:rsidR="00EA68F3" w:rsidRPr="00EA68F3" w14:paraId="7ED04EB5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517F44A4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ACP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1A791ECC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SUMO tag of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UMO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was replaced with ACP tag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39F3C12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67D5602D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18688399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BCCP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7C8D3236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SUMO tag of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UMO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was replaced with BCCP tag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4FCC3335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26A50589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7FD79C13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NGB1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0D8B7D2A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SUMO tag of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UMO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was replaced with GB1 tag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B4D7C44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576EAA6A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23D22187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NFh8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4F5CF9D4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SUMO tag of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UMO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was replaced with Fh8 tag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CE9264A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17D675D0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4B8C93ED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mbP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6B13C8C1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SUMO tag of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UMO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was replaced with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SmbP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tag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1099643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5083B322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19726E94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TolA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5608D837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SUMO tag of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UMO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was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lastRenderedPageBreak/>
              <w:t xml:space="preserve">replaced with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TolA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tag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2C5B9584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lastRenderedPageBreak/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3CD62F4F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677BF272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TrxA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1910EA1D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SUMO tag of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UMO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was replaced with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TrxA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tag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8F22730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26FEF259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7FE1BF7D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ET-28b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127C1DCB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pET-28b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E8FA021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fldChar w:fldCharType="begin">
                <w:fldData xml:space="preserve">PEVuZE5vdGU+PENpdGU+PEF1dGhvcj5XYW5nPC9BdXRob3I+PFllYXI+MjAxNTwvWWVhcj48UmVj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</w:fldData>
              </w:fldChar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instrText xml:space="preserve"> ADDIN EN.CITE </w:instrTex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fldChar w:fldCharType="begin">
                <w:fldData xml:space="preserve">PEVuZE5vdGU+PENpdGU+PEF1dGhvcj5XYW5nPC9BdXRob3I+PFllYXI+MjAxNTwvWWVhcj48UmVj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</w:fldData>
              </w:fldChar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instrText xml:space="preserve"> ADDIN EN.CITE.DATA </w:instrText>
            </w:r>
            <w:r w:rsidRPr="00EA68F3">
              <w:rPr>
                <w:rFonts w:ascii="Times New Roman" w:eastAsia="等线" w:hAnsi="Times New Roman" w:cs="Times New Roman"/>
                <w:szCs w:val="21"/>
              </w:rPr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fldChar w:fldCharType="end"/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fldChar w:fldCharType="separate"/>
            </w:r>
            <w:r w:rsidRPr="00EA68F3">
              <w:rPr>
                <w:rFonts w:ascii="Times New Roman" w:eastAsia="等线" w:hAnsi="Times New Roman" w:cs="Times New Roman"/>
                <w:noProof/>
                <w:szCs w:val="21"/>
              </w:rPr>
              <w:t>[17]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fldChar w:fldCharType="end"/>
            </w:r>
          </w:p>
        </w:tc>
      </w:tr>
      <w:tr w:rsidR="00EA68F3" w:rsidRPr="00EA68F3" w14:paraId="0C7E53E2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1DA40A70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UMO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393136D1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UMO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010B862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7B9E0D29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6564B521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LD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63859D62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LD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17F3B61C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2FA134D9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796BD88D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ACP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395F8066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ACP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1FCDA78B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37C62335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567528E5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BCCP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67AEBEA4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BCCP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5D49789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26115BF8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47418A2F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NGB1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385F166D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pNGB1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2EC15E9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78124C12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03020826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NFh8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7FFF3F1E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pNFh8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E254D45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271A1755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70FD400E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mbP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3E8F3A1E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mbP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17B5736F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627EE31F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2EFDDF96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TolA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5C7750D0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TolA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686414CD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718B522E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38DC169F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TrxA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6E5C9CFD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TrxA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gfp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1FF7DD5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54B41DA1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08DCAE05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ET-28b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150C9A4F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pET-28b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1F888DC9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Laboratory stock</w:t>
            </w:r>
          </w:p>
        </w:tc>
      </w:tr>
      <w:tr w:rsidR="00EA68F3" w:rsidRPr="00EA68F3" w14:paraId="135D61AE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1CE17984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UMO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10FF7022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UMO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27D7E27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04F16DD6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00791CF1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LD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4157FD07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LD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6792C737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09C42564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3D0F70F3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ACP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146CFBB0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ACP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4004782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7B950EC6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44DB14AA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BCCP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23B4A576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BCCP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643C6254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72646CA6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2064AF1A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NGB1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519E44F2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pNGB1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FC7E336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7B3099A9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11A91AF0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NFh8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1F7B1BC4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pNFh8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50E4F8FB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5D7BF2FE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1283D87E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mbP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6715030F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mbP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2C233383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56E21E5C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7725E245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TolA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036675C5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TolA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0CC0AE0F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32F8743C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3BB39001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TrxA-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72A8555F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TrxA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EcfabG</w:t>
            </w:r>
            <w:proofErr w:type="spellEnd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EE003A4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Times New Roman"/>
                <w:szCs w:val="21"/>
              </w:rPr>
            </w:pPr>
            <w:bookmarkStart w:id="0" w:name="OLE_LINK50"/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  <w:bookmarkEnd w:id="0"/>
          </w:p>
        </w:tc>
      </w:tr>
      <w:tr w:rsidR="00EA68F3" w:rsidRPr="00EA68F3" w14:paraId="6DA9CAD9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008FEA7B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ET-28b-</w:t>
            </w:r>
            <w:bookmarkStart w:id="1" w:name="OLE_LINK51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XccXanA2</w:t>
            </w:r>
            <w:bookmarkEnd w:id="1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2C232B81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>, pET-28b plasmid carrying</w:t>
            </w:r>
            <w:r w:rsidRPr="00EA68F3">
              <w:rPr>
                <w:rFonts w:ascii="等线" w:eastAsia="等线" w:hAnsi="等线" w:cs="Times New Roman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i/>
                <w:iCs/>
                <w:szCs w:val="21"/>
              </w:rPr>
              <w:t>XccXanA2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5C48BDE4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33858E69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25D7E876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NSUMO-</w:t>
            </w:r>
            <w:bookmarkStart w:id="2" w:name="OLE_LINK52"/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>XccXanA2</w:t>
            </w:r>
            <w:bookmarkEnd w:id="2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66FDB3A2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UMO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 xml:space="preserve"> </w:t>
            </w:r>
            <w:bookmarkStart w:id="3" w:name="OLE_LINK56"/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A2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bookmarkEnd w:id="3"/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2DE1339B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12C53DFF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25B52877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NLD-</w:t>
            </w:r>
            <w:bookmarkStart w:id="4" w:name="OLE_LINK53"/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A2</w:t>
            </w:r>
            <w:bookmarkEnd w:id="4"/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31DE1A4C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LD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 xml:space="preserve"> XccXanA2</w:t>
            </w:r>
            <w:r w:rsidRPr="00EA68F3">
              <w:rPr>
                <w:rFonts w:ascii="Times New Roman" w:eastAsia="等线" w:hAnsi="Times New Roman" w:cs="Times New Roman"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0A3B0E0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6C7ECDB1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33E81117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NACP-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A2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68E474B2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ACP</w:t>
            </w:r>
            <w:proofErr w:type="spellEnd"/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plasmid carrying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 xml:space="preserve"> XccXanA2 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1F5DCC99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szCs w:val="21"/>
              </w:rPr>
              <w:t>study</w:t>
            </w:r>
          </w:p>
        </w:tc>
      </w:tr>
      <w:tr w:rsidR="00EA68F3" w:rsidRPr="00EA68F3" w14:paraId="02B874DD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57A5DD69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NBCCP-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A2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112BE462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Cs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pNBCCP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plasmid carrying</w:t>
            </w:r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 xml:space="preserve"> XccXanA2</w:t>
            </w:r>
            <w:r w:rsidRPr="00EA68F3">
              <w:rPr>
                <w:rFonts w:ascii="Times New Roman" w:eastAsia="等线" w:hAnsi="Times New Roman" w:cs="Times New Roman"/>
                <w:bCs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5BE531E8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bCs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bCs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bCs/>
                <w:szCs w:val="21"/>
              </w:rPr>
              <w:t>study</w:t>
            </w:r>
          </w:p>
        </w:tc>
      </w:tr>
      <w:tr w:rsidR="00EA68F3" w:rsidRPr="00EA68F3" w14:paraId="487D1246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7968051E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NGB1-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A2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26995101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Cs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, pNGB1 plasmid carrying </w:t>
            </w:r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>XccXanA2</w:t>
            </w:r>
            <w:r w:rsidRPr="00EA68F3">
              <w:rPr>
                <w:rFonts w:ascii="Times New Roman" w:eastAsia="等线" w:hAnsi="Times New Roman" w:cs="Times New Roman"/>
                <w:bCs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62C55C91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bCs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bCs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bCs/>
                <w:szCs w:val="21"/>
              </w:rPr>
              <w:t>study</w:t>
            </w:r>
          </w:p>
        </w:tc>
      </w:tr>
      <w:tr w:rsidR="00EA68F3" w:rsidRPr="00EA68F3" w14:paraId="6EFE446A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0132DAFB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lastRenderedPageBreak/>
              <w:t>pNFh8-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A2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1707709B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Cs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, pNFh8 plasmid carrying </w:t>
            </w:r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>XccXanA2</w:t>
            </w:r>
            <w:r w:rsidRPr="00EA68F3">
              <w:rPr>
                <w:rFonts w:ascii="Times New Roman" w:eastAsia="等线" w:hAnsi="Times New Roman" w:cs="Times New Roman"/>
                <w:bCs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13779E3D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bCs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bCs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bCs/>
                <w:szCs w:val="21"/>
              </w:rPr>
              <w:t>study</w:t>
            </w:r>
          </w:p>
        </w:tc>
      </w:tr>
      <w:tr w:rsidR="00EA68F3" w:rsidRPr="00EA68F3" w14:paraId="53D6F780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2B938C2F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NSmbP-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A2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5675B812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Cs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pNSmbP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plasmid carrying</w:t>
            </w:r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 xml:space="preserve"> XccXanA2</w:t>
            </w:r>
            <w:r w:rsidRPr="00EA68F3">
              <w:rPr>
                <w:rFonts w:ascii="Times New Roman" w:eastAsia="等线" w:hAnsi="Times New Roman" w:cs="Times New Roman"/>
                <w:bCs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D2371F0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bCs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bCs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bCs/>
                <w:szCs w:val="21"/>
              </w:rPr>
              <w:t>study</w:t>
            </w:r>
          </w:p>
        </w:tc>
      </w:tr>
      <w:tr w:rsidR="00EA68F3" w:rsidRPr="00EA68F3" w14:paraId="43647CD1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78E1D851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NTolA-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A2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0B348E12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Cs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pNTolA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plasmid carrying</w:t>
            </w:r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 xml:space="preserve"> XccXanA2</w:t>
            </w:r>
            <w:r w:rsidRPr="00EA68F3">
              <w:rPr>
                <w:rFonts w:ascii="Times New Roman" w:eastAsia="等线" w:hAnsi="Times New Roman" w:cs="Times New Roman"/>
                <w:bCs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A3AF8B7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bCs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bCs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bCs/>
                <w:szCs w:val="21"/>
              </w:rPr>
              <w:t>study</w:t>
            </w:r>
          </w:p>
        </w:tc>
      </w:tr>
      <w:tr w:rsidR="00EA68F3" w:rsidRPr="00EA68F3" w14:paraId="3AC760BB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bottom w:val="nil"/>
            </w:tcBorders>
          </w:tcPr>
          <w:p w14:paraId="01152CFB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NTrxA-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A2</w:t>
            </w:r>
          </w:p>
        </w:tc>
        <w:tc>
          <w:tcPr>
            <w:tcW w:w="4394" w:type="dxa"/>
            <w:tcBorders>
              <w:top w:val="nil"/>
              <w:bottom w:val="nil"/>
            </w:tcBorders>
          </w:tcPr>
          <w:p w14:paraId="246B3E80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Cs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pNTrxA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plasmid carrying</w:t>
            </w:r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 xml:space="preserve"> XccXanA2</w:t>
            </w:r>
            <w:r w:rsidRPr="00EA68F3">
              <w:rPr>
                <w:rFonts w:ascii="Times New Roman" w:eastAsia="等线" w:hAnsi="Times New Roman" w:cs="Times New Roman"/>
                <w:bCs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41497983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bCs/>
                <w:szCs w:val="21"/>
              </w:rPr>
            </w:pPr>
            <w:r w:rsidRPr="00EA68F3">
              <w:rPr>
                <w:rFonts w:ascii="Times New Roman" w:eastAsia="等线" w:hAnsi="Times New Roman" w:cs="Times New Roman" w:hint="eastAsia"/>
                <w:bCs/>
                <w:szCs w:val="21"/>
              </w:rPr>
              <w:t>This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 w:hint="eastAsia"/>
                <w:bCs/>
                <w:szCs w:val="21"/>
              </w:rPr>
              <w:t>study</w:t>
            </w:r>
          </w:p>
        </w:tc>
      </w:tr>
      <w:tr w:rsidR="00EA68F3" w:rsidRPr="00EA68F3" w14:paraId="41DCF299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0DD6C8B1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ET-28b-</w:t>
            </w:r>
            <w:bookmarkStart w:id="5" w:name="OLE_LINK54"/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L</w:t>
            </w:r>
            <w:bookmarkEnd w:id="5"/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03DDF137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Cs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, pET-28b plasmid carrying</w:t>
            </w:r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 xml:space="preserve">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>XccXanL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47B8652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bCs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This study</w:t>
            </w:r>
          </w:p>
        </w:tc>
      </w:tr>
      <w:tr w:rsidR="00EA68F3" w:rsidRPr="00EA68F3" w14:paraId="4251B4B3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5453A655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UMO-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L</w:t>
            </w:r>
            <w:proofErr w:type="spellEnd"/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2820E10C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Cs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pNSUMO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>XccXanL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0665EDB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bCs/>
                <w:szCs w:val="21"/>
              </w:rPr>
            </w:pPr>
            <w:bookmarkStart w:id="6" w:name="OLE_LINK55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This study</w:t>
            </w:r>
            <w:bookmarkEnd w:id="6"/>
          </w:p>
        </w:tc>
      </w:tr>
      <w:tr w:rsidR="00EA68F3" w:rsidRPr="00EA68F3" w14:paraId="357E16A6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538E1942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LD-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L</w:t>
            </w:r>
            <w:proofErr w:type="spellEnd"/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0D6BD7D7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Cs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pNLD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>XccXanL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ge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D4404EE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bCs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This study</w:t>
            </w:r>
          </w:p>
        </w:tc>
      </w:tr>
      <w:tr w:rsidR="00EA68F3" w:rsidRPr="00EA68F3" w14:paraId="5FA7B901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41379F45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ACP-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L</w:t>
            </w:r>
            <w:proofErr w:type="spellEnd"/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0DE5E00E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Cs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pNACP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plasmid carrying</w:t>
            </w:r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 xml:space="preserve">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>XccXanL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6D11F39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bCs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This study</w:t>
            </w:r>
          </w:p>
        </w:tc>
      </w:tr>
      <w:tr w:rsidR="00EA68F3" w:rsidRPr="00EA68F3" w14:paraId="0C8170F9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40713966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BCCP-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L</w:t>
            </w:r>
            <w:proofErr w:type="spellEnd"/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52B3D652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Cs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pNBCCP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>XccXanL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ge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831E094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bCs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This study</w:t>
            </w:r>
          </w:p>
        </w:tc>
      </w:tr>
      <w:tr w:rsidR="00EA68F3" w:rsidRPr="00EA68F3" w14:paraId="6C126A5D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5CD7C6D0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NGB1-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L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5CF308E8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Cs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, pNGB1 plasmid carrying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>XccXanL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2A982F8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bCs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This study</w:t>
            </w:r>
          </w:p>
        </w:tc>
      </w:tr>
      <w:tr w:rsidR="00EA68F3" w:rsidRPr="00EA68F3" w14:paraId="185D53AD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19875ECF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szCs w:val="21"/>
              </w:rPr>
              <w:t>pNFh8-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L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794CE9C3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Cs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, pNFh8 plasmid carrying</w:t>
            </w:r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 xml:space="preserve">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>XccXanL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6B0D162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bCs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This study</w:t>
            </w:r>
          </w:p>
        </w:tc>
      </w:tr>
      <w:tr w:rsidR="00EA68F3" w:rsidRPr="00EA68F3" w14:paraId="3A631CBD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4F5FDABB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SmbP-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L</w:t>
            </w:r>
            <w:proofErr w:type="spellEnd"/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2B570B55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Cs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pNSmbP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plasmid carrying</w:t>
            </w:r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 xml:space="preserve">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>XccXanL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55A75B9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bCs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This study</w:t>
            </w:r>
          </w:p>
        </w:tc>
      </w:tr>
      <w:tr w:rsidR="00EA68F3" w:rsidRPr="00EA68F3" w14:paraId="50AA174C" w14:textId="77777777" w:rsidTr="001E17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07525308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TolA-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L</w:t>
            </w:r>
            <w:proofErr w:type="spellEnd"/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7C48219C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Cs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pNTolA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plasmid carrying</w:t>
            </w:r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 xml:space="preserve">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>XccXanL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ge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63E575A" w14:textId="77777777" w:rsidR="00EA68F3" w:rsidRPr="00EA68F3" w:rsidRDefault="00EA68F3" w:rsidP="00EA68F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bCs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This study</w:t>
            </w:r>
          </w:p>
        </w:tc>
      </w:tr>
      <w:tr w:rsidR="00EA68F3" w:rsidRPr="00EA68F3" w14:paraId="38D4F0B9" w14:textId="77777777" w:rsidTr="001E17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il"/>
              <w:left w:val="nil"/>
              <w:right w:val="nil"/>
            </w:tcBorders>
          </w:tcPr>
          <w:p w14:paraId="284CA556" w14:textId="77777777" w:rsidR="00EA68F3" w:rsidRPr="00EA68F3" w:rsidRDefault="00EA68F3" w:rsidP="00EA68F3">
            <w:pPr>
              <w:spacing w:line="360" w:lineRule="auto"/>
              <w:rPr>
                <w:rFonts w:ascii="Times New Roman" w:eastAsia="等线" w:hAnsi="Times New Roman" w:cs="Times New Roman"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szCs w:val="21"/>
              </w:rPr>
              <w:t>pNTrxA-</w:t>
            </w:r>
            <w:r w:rsidRPr="00EA68F3">
              <w:rPr>
                <w:rFonts w:ascii="Times New Roman" w:eastAsia="等线" w:hAnsi="Times New Roman" w:cs="Times New Roman"/>
                <w:i/>
                <w:kern w:val="0"/>
                <w:szCs w:val="21"/>
              </w:rPr>
              <w:t>XccXanL</w:t>
            </w:r>
            <w:proofErr w:type="spellEnd"/>
          </w:p>
        </w:tc>
        <w:tc>
          <w:tcPr>
            <w:tcW w:w="4394" w:type="dxa"/>
            <w:tcBorders>
              <w:top w:val="nil"/>
              <w:left w:val="nil"/>
              <w:right w:val="nil"/>
            </w:tcBorders>
          </w:tcPr>
          <w:p w14:paraId="1F6FAF35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Cs/>
                <w:szCs w:val="21"/>
              </w:rPr>
            </w:pP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Km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  <w:vertAlign w:val="superscript"/>
              </w:rPr>
              <w:t>r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,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pNTrxA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 xml:space="preserve"> plasmid carrying</w:t>
            </w:r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 xml:space="preserve"> </w:t>
            </w:r>
            <w:proofErr w:type="spellStart"/>
            <w:r w:rsidRPr="00EA68F3">
              <w:rPr>
                <w:rFonts w:ascii="Times New Roman" w:eastAsia="等线" w:hAnsi="Times New Roman" w:cs="Times New Roman"/>
                <w:bCs/>
                <w:i/>
                <w:kern w:val="0"/>
                <w:szCs w:val="21"/>
              </w:rPr>
              <w:t>XccXanL</w:t>
            </w:r>
            <w:proofErr w:type="spellEnd"/>
            <w:r w:rsidRPr="00EA68F3">
              <w:rPr>
                <w:rFonts w:ascii="Times New Roman" w:eastAsia="等线" w:hAnsi="Times New Roman" w:cs="Times New Roman"/>
                <w:bCs/>
                <w:i/>
                <w:szCs w:val="21"/>
              </w:rPr>
              <w:t xml:space="preserve"> </w:t>
            </w: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gene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1AA14B5D" w14:textId="77777777" w:rsidR="00EA68F3" w:rsidRPr="00EA68F3" w:rsidRDefault="00EA68F3" w:rsidP="00EA68F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 w:hint="eastAsia"/>
                <w:bCs/>
                <w:szCs w:val="21"/>
              </w:rPr>
            </w:pPr>
            <w:r w:rsidRPr="00EA68F3">
              <w:rPr>
                <w:rFonts w:ascii="Times New Roman" w:eastAsia="等线" w:hAnsi="Times New Roman" w:cs="Times New Roman"/>
                <w:bCs/>
                <w:szCs w:val="21"/>
              </w:rPr>
              <w:t>This study</w:t>
            </w:r>
          </w:p>
        </w:tc>
      </w:tr>
    </w:tbl>
    <w:p w14:paraId="5C23BD0D" w14:textId="77777777" w:rsidR="00EA68F3" w:rsidRPr="00EA68F3" w:rsidRDefault="00EA68F3" w:rsidP="00EA68F3">
      <w:pPr>
        <w:spacing w:line="480" w:lineRule="auto"/>
        <w:rPr>
          <w:rFonts w:ascii="Times New Roman" w:eastAsia="等线" w:hAnsi="Times New Roman" w:cs="Times New Roman"/>
          <w:color w:val="000000"/>
          <w:sz w:val="24"/>
          <w:szCs w:val="24"/>
        </w:rPr>
      </w:pPr>
      <w:r w:rsidRPr="00EA68F3">
        <w:rPr>
          <w:rFonts w:ascii="Times New Roman" w:eastAsia="等线" w:hAnsi="Times New Roman" w:cs="Times New Roman"/>
          <w:sz w:val="24"/>
          <w:szCs w:val="24"/>
          <w:vertAlign w:val="superscript"/>
        </w:rPr>
        <w:t>(</w:t>
      </w:r>
      <w:proofErr w:type="gramStart"/>
      <w:r w:rsidRPr="00EA68F3">
        <w:rPr>
          <w:rFonts w:ascii="Times New Roman" w:eastAsia="MS Mincho" w:hAnsi="Times New Roman" w:cs="Times New Roman"/>
          <w:sz w:val="24"/>
          <w:szCs w:val="24"/>
          <w:vertAlign w:val="superscript"/>
          <w:lang w:eastAsia="ja-JP"/>
        </w:rPr>
        <w:t>1</w:t>
      </w:r>
      <w:r w:rsidRPr="00EA68F3">
        <w:rPr>
          <w:rFonts w:ascii="Times New Roman" w:eastAsia="等线" w:hAnsi="Times New Roman" w:cs="Times New Roman"/>
          <w:sz w:val="24"/>
          <w:szCs w:val="24"/>
          <w:vertAlign w:val="superscript"/>
        </w:rPr>
        <w:t>)</w:t>
      </w:r>
      <w:proofErr w:type="spellStart"/>
      <w:r w:rsidRPr="00EA68F3">
        <w:rPr>
          <w:rFonts w:ascii="Times New Roman" w:eastAsia="等线" w:hAnsi="Times New Roman" w:cs="Times New Roman"/>
          <w:sz w:val="24"/>
          <w:szCs w:val="24"/>
        </w:rPr>
        <w:t>Km</w:t>
      </w:r>
      <w:r w:rsidRPr="00EA68F3">
        <w:rPr>
          <w:rFonts w:ascii="Times New Roman" w:eastAsia="等线" w:hAnsi="Times New Roman" w:cs="Times New Roman"/>
          <w:sz w:val="24"/>
          <w:szCs w:val="24"/>
          <w:vertAlign w:val="superscript"/>
        </w:rPr>
        <w:t>r</w:t>
      </w:r>
      <w:proofErr w:type="spellEnd"/>
      <w:proofErr w:type="gramEnd"/>
      <w:r w:rsidRPr="00EA68F3">
        <w:rPr>
          <w:rFonts w:ascii="Times New Roman" w:eastAsia="等线" w:hAnsi="Times New Roman" w:cs="Times New Roman"/>
          <w:sz w:val="24"/>
          <w:szCs w:val="24"/>
        </w:rPr>
        <w:t xml:space="preserve">, resistant to kanamycin. </w:t>
      </w:r>
      <w:proofErr w:type="spellStart"/>
      <w:r w:rsidRPr="00EA68F3">
        <w:rPr>
          <w:rFonts w:ascii="Times New Roman" w:eastAsia="等线" w:hAnsi="Times New Roman" w:cs="Times New Roman"/>
          <w:sz w:val="24"/>
          <w:szCs w:val="24"/>
        </w:rPr>
        <w:t>Amp</w:t>
      </w:r>
      <w:r w:rsidRPr="00EA68F3">
        <w:rPr>
          <w:rFonts w:ascii="Times New Roman" w:eastAsia="等线" w:hAnsi="Times New Roman" w:cs="Times New Roman"/>
          <w:sz w:val="24"/>
          <w:szCs w:val="24"/>
          <w:vertAlign w:val="superscript"/>
        </w:rPr>
        <w:t>r</w:t>
      </w:r>
      <w:proofErr w:type="spellEnd"/>
      <w:r w:rsidRPr="00EA68F3">
        <w:rPr>
          <w:rFonts w:ascii="Times New Roman" w:eastAsia="等线" w:hAnsi="Times New Roman" w:cs="Times New Roman"/>
          <w:sz w:val="24"/>
          <w:szCs w:val="24"/>
        </w:rPr>
        <w:t>,</w:t>
      </w:r>
      <w:r w:rsidRPr="00EA68F3"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resistant to ampicillin.</w:t>
      </w:r>
    </w:p>
    <w:p w14:paraId="62187F60" w14:textId="77777777" w:rsidR="00EA68F3" w:rsidRPr="00EA68F3" w:rsidRDefault="00EA68F3" w:rsidP="00EA68F3">
      <w:pPr>
        <w:widowControl/>
        <w:jc w:val="left"/>
        <w:rPr>
          <w:rFonts w:ascii="Times New Roman" w:eastAsia="等线" w:hAnsi="Times New Roman" w:cs="Times New Roman"/>
          <w:sz w:val="24"/>
          <w:szCs w:val="24"/>
        </w:rPr>
      </w:pPr>
      <w:r w:rsidRPr="00EA68F3">
        <w:rPr>
          <w:rFonts w:ascii="Times New Roman" w:eastAsia="等线" w:hAnsi="Times New Roman" w:cs="Times New Roman"/>
          <w:sz w:val="24"/>
          <w:szCs w:val="24"/>
        </w:rPr>
        <w:br w:type="page"/>
      </w:r>
    </w:p>
    <w:p w14:paraId="60DB760A" w14:textId="77777777" w:rsidR="007640E1" w:rsidRDefault="007640E1"/>
    <w:sectPr w:rsidR="007640E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6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68F3"/>
    <w:rsid w:val="00002A04"/>
    <w:rsid w:val="000637DD"/>
    <w:rsid w:val="000643ED"/>
    <w:rsid w:val="00084AE2"/>
    <w:rsid w:val="00086766"/>
    <w:rsid w:val="000A6756"/>
    <w:rsid w:val="000C486D"/>
    <w:rsid w:val="000E0CF6"/>
    <w:rsid w:val="00107EA4"/>
    <w:rsid w:val="0013705D"/>
    <w:rsid w:val="00142655"/>
    <w:rsid w:val="00180E35"/>
    <w:rsid w:val="001847E6"/>
    <w:rsid w:val="001909EE"/>
    <w:rsid w:val="001B43FA"/>
    <w:rsid w:val="001B464F"/>
    <w:rsid w:val="001D31AB"/>
    <w:rsid w:val="001F67F4"/>
    <w:rsid w:val="00200C30"/>
    <w:rsid w:val="0020262C"/>
    <w:rsid w:val="00215298"/>
    <w:rsid w:val="00255442"/>
    <w:rsid w:val="002E14F6"/>
    <w:rsid w:val="003144CD"/>
    <w:rsid w:val="0035729A"/>
    <w:rsid w:val="003A0E75"/>
    <w:rsid w:val="003A2FA0"/>
    <w:rsid w:val="003D5013"/>
    <w:rsid w:val="003D694E"/>
    <w:rsid w:val="003D6A5C"/>
    <w:rsid w:val="00437FC7"/>
    <w:rsid w:val="004402D7"/>
    <w:rsid w:val="004500A3"/>
    <w:rsid w:val="004A227D"/>
    <w:rsid w:val="004A406A"/>
    <w:rsid w:val="004C7EDD"/>
    <w:rsid w:val="004E44DC"/>
    <w:rsid w:val="00511E6C"/>
    <w:rsid w:val="00541920"/>
    <w:rsid w:val="0056488B"/>
    <w:rsid w:val="005A4CDE"/>
    <w:rsid w:val="005C0359"/>
    <w:rsid w:val="005F0E48"/>
    <w:rsid w:val="0061016B"/>
    <w:rsid w:val="006872BF"/>
    <w:rsid w:val="006B2F1A"/>
    <w:rsid w:val="00702A41"/>
    <w:rsid w:val="00711AAE"/>
    <w:rsid w:val="007640E1"/>
    <w:rsid w:val="00765BB7"/>
    <w:rsid w:val="00790F40"/>
    <w:rsid w:val="00795C0C"/>
    <w:rsid w:val="007F27B1"/>
    <w:rsid w:val="008027F7"/>
    <w:rsid w:val="00843C25"/>
    <w:rsid w:val="00871A8C"/>
    <w:rsid w:val="00892F03"/>
    <w:rsid w:val="0089305B"/>
    <w:rsid w:val="008C790C"/>
    <w:rsid w:val="008F2130"/>
    <w:rsid w:val="00922555"/>
    <w:rsid w:val="009D1618"/>
    <w:rsid w:val="00A0183A"/>
    <w:rsid w:val="00A04318"/>
    <w:rsid w:val="00A070C5"/>
    <w:rsid w:val="00A42DF8"/>
    <w:rsid w:val="00A82B6F"/>
    <w:rsid w:val="00AC508D"/>
    <w:rsid w:val="00B24A03"/>
    <w:rsid w:val="00BE192C"/>
    <w:rsid w:val="00C01B64"/>
    <w:rsid w:val="00CC46B2"/>
    <w:rsid w:val="00CC6276"/>
    <w:rsid w:val="00CF5C5A"/>
    <w:rsid w:val="00D24479"/>
    <w:rsid w:val="00D33226"/>
    <w:rsid w:val="00D334FE"/>
    <w:rsid w:val="00D40399"/>
    <w:rsid w:val="00D745EF"/>
    <w:rsid w:val="00DB0BC8"/>
    <w:rsid w:val="00DE60F1"/>
    <w:rsid w:val="00E311A8"/>
    <w:rsid w:val="00E63439"/>
    <w:rsid w:val="00E706B3"/>
    <w:rsid w:val="00E716BB"/>
    <w:rsid w:val="00E81E74"/>
    <w:rsid w:val="00E85DBB"/>
    <w:rsid w:val="00E86A29"/>
    <w:rsid w:val="00E95804"/>
    <w:rsid w:val="00EA68F3"/>
    <w:rsid w:val="00EB0C57"/>
    <w:rsid w:val="00F05D06"/>
    <w:rsid w:val="00F1416E"/>
    <w:rsid w:val="00F32B3A"/>
    <w:rsid w:val="00FB7BBD"/>
    <w:rsid w:val="00FD1614"/>
    <w:rsid w:val="00FE68CC"/>
    <w:rsid w:val="00FF25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EE2C09"/>
  <w15:chartTrackingRefBased/>
  <w15:docId w15:val="{96CA6873-A59D-42A3-AA89-F9D13A0CDC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21">
    <w:name w:val="无格式表格 21"/>
    <w:basedOn w:val="a1"/>
    <w:next w:val="2"/>
    <w:uiPriority w:val="42"/>
    <w:rsid w:val="00EA68F3"/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styleId="2">
    <w:name w:val="Plain Table 2"/>
    <w:basedOn w:val="a1"/>
    <w:uiPriority w:val="42"/>
    <w:rsid w:val="00EA68F3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805</Words>
  <Characters>4593</Characters>
  <Application>Microsoft Office Word</Application>
  <DocSecurity>0</DocSecurity>
  <Lines>38</Lines>
  <Paragraphs>10</Paragraphs>
  <ScaleCrop>false</ScaleCrop>
  <Company/>
  <LinksUpToDate>false</LinksUpToDate>
  <CharactersWithSpaces>53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lys pekingma</dc:creator>
  <cp:keywords/>
  <dc:description/>
  <cp:lastModifiedBy>dilys pekingma</cp:lastModifiedBy>
  <cp:revision>1</cp:revision>
  <dcterms:created xsi:type="dcterms:W3CDTF">2025-10-16T08:50:00Z</dcterms:created>
  <dcterms:modified xsi:type="dcterms:W3CDTF">2025-10-16T08:52:00Z</dcterms:modified>
</cp:coreProperties>
</file>